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77777777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0A63AA61" w14:textId="77777777" w:rsidR="003F51D6" w:rsidRPr="00E06076" w:rsidRDefault="00BC35A3" w:rsidP="00E06076">
      <w:pPr>
        <w:spacing w:before="480"/>
        <w:ind w:firstLine="0"/>
        <w:jc w:val="center"/>
      </w:pPr>
      <w:r w:rsidRPr="00E06076">
        <w:t>{{June 2018}}</w:t>
      </w:r>
    </w:p>
    <w:p w14:paraId="2C8BF8CC" w14:textId="77777777" w:rsidR="003F51D6" w:rsidRPr="00E06076" w:rsidRDefault="003F51D6" w:rsidP="003F51D6">
      <w:pPr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77777777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8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77777777" w:rsidR="0055079D" w:rsidRDefault="0055079D" w:rsidP="0055079D">
      <w:pPr>
        <w:ind w:firstLine="0"/>
        <w:jc w:val="center"/>
      </w:pPr>
      <w:r>
        <w:t>Copyright © {{2018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0" w:name="_Toc503320429"/>
      <w:r w:rsidRPr="00EC39DE">
        <w:lastRenderedPageBreak/>
        <w:t>Acknowledgments</w:t>
      </w:r>
      <w:bookmarkEnd w:id="0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1" w:name="_Toc503320430"/>
      <w:r>
        <w:lastRenderedPageBreak/>
        <w:t>Curriculum Vitae</w:t>
      </w:r>
      <w:bookmarkEnd w:id="1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77777777" w:rsidR="00247BEE" w:rsidRDefault="00247BEE" w:rsidP="00EC39DE">
      <w:pPr>
        <w:pStyle w:val="NoSpacing"/>
        <w:ind w:firstLine="0"/>
        <w:jc w:val="center"/>
      </w:pPr>
      <w:r>
        <w:t>{{June 2018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77777777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8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 xml:space="preserve">Kristel Van Goethem, Muriel Norde, Evie </w:t>
      </w:r>
      <w:proofErr w:type="spellStart"/>
      <w:r w:rsidRPr="00CB3A57">
        <w:t>Cousse</w:t>
      </w:r>
      <w:proofErr w:type="spellEnd"/>
      <w:r w:rsidRPr="00CB3A57">
        <w:t xml:space="preserve">́, &amp; Gudrun </w:t>
      </w:r>
      <w:proofErr w:type="spellStart"/>
      <w:r w:rsidRPr="00CB3A57">
        <w:t>Vanderbauwhede</w:t>
      </w:r>
      <w:proofErr w:type="spellEnd"/>
      <w:r w:rsidRPr="00CB3A57">
        <w:t xml:space="preserve">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</w:t>
      </w:r>
      <w:proofErr w:type="gramStart"/>
      <w:r w:rsidR="008639DD">
        <w:t>):Pages</w:t>
      </w:r>
      <w:proofErr w:type="gramEnd"/>
      <w:r w:rsidR="008639DD">
        <w:t>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2" w:name="_Toc503320431"/>
      <w:r w:rsidRPr="00573A1D">
        <w:lastRenderedPageBreak/>
        <w:t>Abstract</w:t>
      </w:r>
      <w:bookmarkEnd w:id="2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3" w:name="_Toc503320432"/>
      <w:r w:rsidRPr="008652D5">
        <w:lastRenderedPageBreak/>
        <w:t>Table of Contents</w:t>
      </w:r>
      <w:bookmarkEnd w:id="3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 xml:space="preserve">– Save this </w:t>
      </w:r>
      <w:proofErr w:type="spellStart"/>
      <w:r w:rsidR="006A53B9">
        <w:t>til</w:t>
      </w:r>
      <w:proofErr w:type="spellEnd"/>
      <w:r w:rsidR="006A53B9">
        <w:t xml:space="preserve">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FE60C94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>The Challenge of Lexical Flexibility</w:t>
      </w:r>
    </w:p>
    <w:p w14:paraId="3068DA4E" w14:textId="77777777" w:rsidR="009A3BB6" w:rsidRDefault="009A3BB6" w:rsidP="009A3BB6"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 w:rsidR="00F1057E">
        <w:t xml:space="preserve"> – brief introduction here (no empty headers)</w:t>
      </w:r>
    </w:p>
    <w:p w14:paraId="418B9C68" w14:textId="1CCB9CC8" w:rsidR="00F1057E" w:rsidRPr="00F1057E" w:rsidRDefault="00F1057E" w:rsidP="00F1057E">
      <w:pPr>
        <w:pStyle w:val="Heading2"/>
        <w:sectPr w:rsidR="00F1057E" w:rsidRPr="00F1057E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F1057E">
        <w:t xml:space="preserve">Approaches to </w:t>
      </w:r>
      <w:r w:rsidR="00BB5F45">
        <w:t>L</w:t>
      </w:r>
      <w:r w:rsidRPr="00F1057E">
        <w:t xml:space="preserve">exical </w:t>
      </w:r>
      <w:r w:rsidR="00BB5F45">
        <w:t>C</w:t>
      </w:r>
      <w:r w:rsidRPr="00F1057E">
        <w:t>ategories</w:t>
      </w:r>
    </w:p>
    <w:p w14:paraId="186C2391" w14:textId="596F84DD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BB5F45">
        <w:t>M</w:t>
      </w:r>
      <w:r>
        <w:t>ethods</w:t>
      </w:r>
      <w:r w:rsidR="00BB5F45">
        <w:t xml:space="preserve"> – Assessing Lexical Flexibility</w:t>
      </w:r>
    </w:p>
    <w:p w14:paraId="079D3A83" w14:textId="04AABA91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Flexibility and </w:t>
      </w:r>
      <w:r w:rsidR="00344591">
        <w:t>Semantic Domain</w:t>
      </w:r>
      <w:r w:rsidR="000556A7">
        <w:t>s</w:t>
      </w:r>
    </w:p>
    <w:p w14:paraId="14216656" w14:textId="013ABDE0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bookmarkStart w:id="4" w:name="_GoBack"/>
      <w:bookmarkEnd w:id="4"/>
      <w:r>
        <w:lastRenderedPageBreak/>
        <w:t xml:space="preserve">Lexical Flexibility and </w:t>
      </w:r>
      <w:r w:rsidR="00344591" w:rsidRPr="007F68EA">
        <w:t>Grammatical Roles</w:t>
      </w:r>
    </w:p>
    <w:p w14:paraId="605FB726" w14:textId="18B57D40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Flexibility and </w:t>
      </w:r>
      <w:r w:rsidR="00344591">
        <w:t>Information Status</w:t>
      </w:r>
    </w:p>
    <w:p w14:paraId="530218B3" w14:textId="43669FA5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Conclusion</w:t>
      </w:r>
      <w:r w:rsidR="00E87E6B">
        <w:t xml:space="preserve"> – The Grammaticization of Categoriality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77777777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Appendix: Language S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76364CB8" w14:textId="77777777" w:rsidR="00B812F5" w:rsidRPr="00B812F5" w:rsidRDefault="00B812F5" w:rsidP="00B812F5">
      <w:r>
        <w:t>{{Language Index}}</w:t>
      </w:r>
    </w:p>
    <w:sectPr w:rsidR="00B812F5" w:rsidRPr="00B812F5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2F4079C" w14:textId="77777777" w:rsidR="00745A5D" w:rsidRDefault="00745A5D" w:rsidP="00565FF7">
      <w:pPr>
        <w:spacing w:line="240" w:lineRule="auto"/>
      </w:pPr>
      <w:r>
        <w:separator/>
      </w:r>
    </w:p>
  </w:endnote>
  <w:endnote w:type="continuationSeparator" w:id="0">
    <w:p w14:paraId="16436278" w14:textId="77777777" w:rsidR="00745A5D" w:rsidRDefault="00745A5D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7EE88225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0556A7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5FDC1A4F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0556A7">
          <w:t>3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3932A9" w14:textId="77777777" w:rsidR="00745A5D" w:rsidRDefault="00745A5D" w:rsidP="00565FF7">
      <w:pPr>
        <w:spacing w:line="240" w:lineRule="auto"/>
      </w:pPr>
      <w:r>
        <w:separator/>
      </w:r>
    </w:p>
  </w:footnote>
  <w:footnote w:type="continuationSeparator" w:id="0">
    <w:p w14:paraId="75582E4A" w14:textId="77777777" w:rsidR="00745A5D" w:rsidRDefault="00745A5D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55"/>
  <w:proofState w:spelling="clean" w:grammar="clean"/>
  <w:attachedTemplate r:id="rId1"/>
  <w:defaultTabStop w:val="720"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556A7"/>
    <w:rsid w:val="000831A4"/>
    <w:rsid w:val="00090646"/>
    <w:rsid w:val="000C7B48"/>
    <w:rsid w:val="000D0869"/>
    <w:rsid w:val="00117264"/>
    <w:rsid w:val="001E2B87"/>
    <w:rsid w:val="00247BEE"/>
    <w:rsid w:val="00252EA1"/>
    <w:rsid w:val="00262D78"/>
    <w:rsid w:val="002D54FA"/>
    <w:rsid w:val="00344591"/>
    <w:rsid w:val="0037681D"/>
    <w:rsid w:val="003E6013"/>
    <w:rsid w:val="003F51D6"/>
    <w:rsid w:val="003F6C86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31584"/>
    <w:rsid w:val="006A53B9"/>
    <w:rsid w:val="006B26F1"/>
    <w:rsid w:val="006C58DD"/>
    <w:rsid w:val="00724044"/>
    <w:rsid w:val="00735C0D"/>
    <w:rsid w:val="00745A5D"/>
    <w:rsid w:val="00766C8F"/>
    <w:rsid w:val="00781446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A3BB6"/>
    <w:rsid w:val="009B5B1C"/>
    <w:rsid w:val="00A57A56"/>
    <w:rsid w:val="00A605A0"/>
    <w:rsid w:val="00A63022"/>
    <w:rsid w:val="00A81734"/>
    <w:rsid w:val="00A93761"/>
    <w:rsid w:val="00AB6A57"/>
    <w:rsid w:val="00AD711D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F0FA3"/>
    <w:rsid w:val="00BF4AAB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63F39A31-27AE-4DAB-ADF5-A048F43EDA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15</TotalTime>
  <Pages>22</Pages>
  <Words>821</Words>
  <Characters>4686</Characters>
  <Application>Microsoft Office Word</Application>
  <DocSecurity>0</DocSecurity>
  <Lines>39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4</cp:revision>
  <dcterms:created xsi:type="dcterms:W3CDTF">2018-01-10T10:37:00Z</dcterms:created>
  <dcterms:modified xsi:type="dcterms:W3CDTF">2018-01-13T1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